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A03" w:rsidRDefault="002A2A03" w:rsidP="000E180E"/>
    <w:p w:rsidR="002A2A03" w:rsidRDefault="002A2A03" w:rsidP="000E180E">
      <w:pPr>
        <w:ind w:firstLine="0"/>
      </w:pPr>
    </w:p>
    <w:p w:rsidR="002A2A03" w:rsidRDefault="002A2A03" w:rsidP="000E180E"/>
    <w:p w:rsidR="002A2A03" w:rsidRDefault="002A2A03" w:rsidP="000E180E"/>
    <w:p w:rsidR="00DE0478" w:rsidRDefault="00626591" w:rsidP="000E180E">
      <w:pPr>
        <w:jc w:val="center"/>
      </w:pPr>
      <w:r>
        <w:t xml:space="preserve">The Kilauea Volcano in Hawaii </w:t>
      </w:r>
    </w:p>
    <w:p w:rsidR="002A2A03" w:rsidRDefault="00DE0478" w:rsidP="000E180E">
      <w:pPr>
        <w:jc w:val="center"/>
      </w:pPr>
      <w:r>
        <w:t>Y</w:t>
      </w:r>
      <w:bookmarkStart w:id="0" w:name="_GoBack"/>
      <w:bookmarkEnd w:id="0"/>
      <w:r>
        <w:t xml:space="preserve">our Name </w:t>
      </w:r>
      <w:r w:rsidR="002A2A03">
        <w:t>(First M. Last)</w:t>
      </w:r>
    </w:p>
    <w:p w:rsidR="002A2A03" w:rsidRDefault="002A2A03" w:rsidP="000E180E">
      <w:pPr>
        <w:jc w:val="center"/>
      </w:pPr>
      <w:r>
        <w:t>School or Institution Name (University at Place or Town, State)</w:t>
      </w:r>
    </w:p>
    <w:p w:rsidR="005A7846" w:rsidRPr="00A82EFA" w:rsidRDefault="002A2A03" w:rsidP="005A7846">
      <w:pPr>
        <w:ind w:firstLine="0"/>
        <w:rPr>
          <w:b/>
        </w:rPr>
      </w:pPr>
      <w:r>
        <w:br w:type="page"/>
      </w:r>
      <w:r w:rsidR="005A7846" w:rsidRPr="00A82EFA">
        <w:rPr>
          <w:b/>
        </w:rPr>
        <w:lastRenderedPageBreak/>
        <w:t xml:space="preserve">Introduction: </w:t>
      </w:r>
    </w:p>
    <w:p w:rsidR="005A7846" w:rsidRDefault="005A7846" w:rsidP="005A7846">
      <w:pPr>
        <w:ind w:firstLine="0"/>
        <w:jc w:val="both"/>
      </w:pPr>
      <w:r>
        <w:tab/>
      </w:r>
      <w:r w:rsidRPr="00A82EFA">
        <w:t>Kilauea is one of the several do</w:t>
      </w:r>
      <w:r w:rsidR="00A65869">
        <w:t>me volcanoes that is making Big I</w:t>
      </w:r>
      <w:r w:rsidRPr="00A82EFA">
        <w:t>s</w:t>
      </w:r>
      <w:r w:rsidR="00A65869">
        <w:t xml:space="preserve">land of Hawaii, and there is eruption of </w:t>
      </w:r>
      <w:r w:rsidR="00A65869" w:rsidRPr="00A82EFA">
        <w:t>hot</w:t>
      </w:r>
      <w:r w:rsidRPr="00A82EFA">
        <w:t xml:space="preserve"> lava and ash since decades. According to the record, the explosion of lava at Hawaii is taking place since January 1983; one of the reasons for this activity is that most of the Kilauea is below the sea level. There are numbers of natural </w:t>
      </w:r>
      <w:r w:rsidRPr="00A82EFA">
        <w:t>phenomenon</w:t>
      </w:r>
      <w:r w:rsidRPr="00A82EFA">
        <w:t xml:space="preserve"> and one of the most familiar and destructive is the earthquake. Ea</w:t>
      </w:r>
      <w:r w:rsidR="00A65869">
        <w:t>rthquakes are mainly caused by</w:t>
      </w:r>
      <w:r w:rsidRPr="00A82EFA">
        <w:t xml:space="preserve"> volcanic eruption, and this fact cannot be denied that </w:t>
      </w:r>
      <w:r w:rsidR="00A65869">
        <w:t xml:space="preserve">there are hazardous damages </w:t>
      </w:r>
      <w:r w:rsidRPr="00A82EFA">
        <w:t xml:space="preserve">caused </w:t>
      </w:r>
      <w:r w:rsidR="00A65869">
        <w:t xml:space="preserve">by </w:t>
      </w:r>
      <w:r w:rsidRPr="00A82EFA">
        <w:t>earthshaking such as e</w:t>
      </w:r>
      <w:r w:rsidR="00A65869">
        <w:t xml:space="preserve">conomic and physical damages. Volcano usually damages </w:t>
      </w:r>
      <w:r w:rsidRPr="00A82EFA">
        <w:t>building</w:t>
      </w:r>
      <w:r w:rsidR="00A65869">
        <w:t xml:space="preserve">s, takes </w:t>
      </w:r>
      <w:r w:rsidRPr="00A82EFA">
        <w:t>life of l</w:t>
      </w:r>
      <w:r w:rsidR="00A65869">
        <w:t xml:space="preserve">iving creature and damages the overall system of a </w:t>
      </w:r>
      <w:r w:rsidRPr="00A82EFA">
        <w:t>country;</w:t>
      </w:r>
      <w:r w:rsidRPr="00A82EFA">
        <w:t xml:space="preserve"> though damage to the buildings could be fixed </w:t>
      </w:r>
      <w:r w:rsidR="00A65869">
        <w:t xml:space="preserve">but </w:t>
      </w:r>
      <w:r w:rsidR="00A65869" w:rsidRPr="00A82EFA">
        <w:t>humans,</w:t>
      </w:r>
      <w:r w:rsidRPr="00A82EFA">
        <w:t xml:space="preserve"> who are hurt</w:t>
      </w:r>
      <w:r w:rsidR="00A65869">
        <w:t xml:space="preserve">, </w:t>
      </w:r>
      <w:r w:rsidRPr="00A82EFA">
        <w:t>cannot be compelled to their normal life</w:t>
      </w:r>
      <w:r w:rsidR="00A65869">
        <w:t xml:space="preserve"> sometimes</w:t>
      </w:r>
      <w:r w:rsidRPr="00A82EFA">
        <w:t xml:space="preserve">. Though Kilauea is the youngest Hawaiian shield volcano </w:t>
      </w:r>
      <w:r w:rsidR="00A65869">
        <w:t xml:space="preserve">but </w:t>
      </w:r>
      <w:r w:rsidRPr="00A82EFA">
        <w:t xml:space="preserve">it the most active of all as well. Many changes have occurred in its shape, and Kilauea Volcano in Hawaii </w:t>
      </w:r>
      <w:r w:rsidR="00A65869">
        <w:t xml:space="preserve">has </w:t>
      </w:r>
      <w:r w:rsidRPr="00A82EFA">
        <w:t xml:space="preserve">mainly resulted in </w:t>
      </w:r>
      <w:r w:rsidR="00A65869">
        <w:t xml:space="preserve">the </w:t>
      </w:r>
      <w:r w:rsidRPr="00A82EFA">
        <w:t>ground displacements, landslides, liquefaction, seiches, Tsunamis, and fires.</w:t>
      </w:r>
    </w:p>
    <w:p w:rsidR="005A7846" w:rsidRPr="00A82EFA" w:rsidRDefault="00626591" w:rsidP="005A7846">
      <w:pPr>
        <w:ind w:firstLine="0"/>
        <w:jc w:val="center"/>
      </w:pPr>
      <w:r>
        <w:rPr>
          <w:noProof/>
        </w:rPr>
        <w:drawing>
          <wp:inline distT="0" distB="0" distL="0" distR="0">
            <wp:extent cx="4676775" cy="2333205"/>
            <wp:effectExtent l="171450" t="171450" r="371475" b="35306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80809" cy="2335218"/>
                    </a:xfrm>
                    <a:prstGeom prst="rect">
                      <a:avLst/>
                    </a:prstGeom>
                    <a:ln>
                      <a:noFill/>
                    </a:ln>
                    <a:effectLst>
                      <a:outerShdw blurRad="292100" dist="139700" dir="2700000" algn="tl" rotWithShape="0">
                        <a:srgbClr val="333333">
                          <a:alpha val="65000"/>
                        </a:srgbClr>
                      </a:outerShdw>
                    </a:effectLst>
                  </pic:spPr>
                </pic:pic>
              </a:graphicData>
            </a:graphic>
          </wp:inline>
        </w:drawing>
      </w:r>
    </w:p>
    <w:p w:rsidR="00626591" w:rsidRDefault="00626591" w:rsidP="005A7846">
      <w:pPr>
        <w:ind w:firstLine="0"/>
        <w:jc w:val="both"/>
        <w:rPr>
          <w:b/>
        </w:rPr>
      </w:pPr>
    </w:p>
    <w:p w:rsidR="00C36C28" w:rsidRDefault="00C36C28" w:rsidP="005A7846">
      <w:pPr>
        <w:ind w:firstLine="0"/>
        <w:jc w:val="both"/>
        <w:rPr>
          <w:b/>
        </w:rPr>
      </w:pPr>
    </w:p>
    <w:p w:rsidR="005A7846" w:rsidRPr="00A82EFA" w:rsidRDefault="005A7846" w:rsidP="005A7846">
      <w:pPr>
        <w:ind w:firstLine="0"/>
        <w:jc w:val="both"/>
        <w:rPr>
          <w:b/>
        </w:rPr>
      </w:pPr>
      <w:r w:rsidRPr="00A82EFA">
        <w:rPr>
          <w:b/>
        </w:rPr>
        <w:lastRenderedPageBreak/>
        <w:t>Discussion:</w:t>
      </w:r>
    </w:p>
    <w:p w:rsidR="005A7846" w:rsidRPr="00A82EFA" w:rsidRDefault="005A7846" w:rsidP="005A7846">
      <w:pPr>
        <w:ind w:firstLine="0"/>
        <w:jc w:val="both"/>
      </w:pPr>
      <w:r>
        <w:tab/>
      </w:r>
      <w:r w:rsidRPr="00A82EFA">
        <w:t xml:space="preserve"> For knowing more about Kilauea, it is essential to know a little about its background. It is among the most active </w:t>
      </w:r>
      <w:r w:rsidR="00A65869" w:rsidRPr="00A82EFA">
        <w:t>volcano</w:t>
      </w:r>
      <w:r w:rsidR="00A65869">
        <w:t>es of</w:t>
      </w:r>
      <w:r w:rsidRPr="00A82EFA">
        <w:t xml:space="preserve"> the world. </w:t>
      </w:r>
      <w:r w:rsidR="00A65869">
        <w:t xml:space="preserve">Eruption of lava started since </w:t>
      </w:r>
      <w:r w:rsidRPr="00A82EFA">
        <w:t xml:space="preserve">1983, and </w:t>
      </w:r>
      <w:r w:rsidR="00A65869">
        <w:t>the same phenomenon is there till</w:t>
      </w:r>
      <w:r w:rsidRPr="00A82EFA">
        <w:t xml:space="preserve"> date, it has been s</w:t>
      </w:r>
      <w:r w:rsidR="00A65869">
        <w:t>een doing the same even with greater impact. Eruption</w:t>
      </w:r>
      <w:r w:rsidRPr="00A82EFA">
        <w:t xml:space="preserve"> is not</w:t>
      </w:r>
      <w:r w:rsidR="00A65869">
        <w:t xml:space="preserve"> </w:t>
      </w:r>
      <w:r w:rsidR="00A65869" w:rsidRPr="00A82EFA">
        <w:t>at all</w:t>
      </w:r>
      <w:r w:rsidRPr="00A82EFA">
        <w:t xml:space="preserve"> a good thing and has been caus</w:t>
      </w:r>
      <w:r w:rsidR="00A65869">
        <w:t>ing destruction at great</w:t>
      </w:r>
      <w:r w:rsidRPr="00A82EFA">
        <w:t xml:space="preserve"> level, and in Hawaii, it</w:t>
      </w:r>
      <w:r w:rsidR="00A65869">
        <w:t xml:space="preserve"> has</w:t>
      </w:r>
      <w:r w:rsidRPr="00A82EFA">
        <w:t xml:space="preserve"> caused damages to the Big Islan</w:t>
      </w:r>
      <w:r w:rsidR="00A65869">
        <w:t xml:space="preserve">d. If looked back in the past, </w:t>
      </w:r>
      <w:r w:rsidRPr="00A82EFA">
        <w:t>it could be found that in 2018 Hawaii's Big Island was rumbled for a few months after the lava has surged from the fissures on its slopes. According to the geologists, still, there</w:t>
      </w:r>
      <w:r w:rsidR="007B2E0B">
        <w:t xml:space="preserve"> are booms caused because of that</w:t>
      </w:r>
      <w:r w:rsidR="007B2E0B" w:rsidRPr="00A82EFA">
        <w:t xml:space="preserve"> explosion</w:t>
      </w:r>
      <w:r w:rsidRPr="00A82EFA">
        <w:t>. Booms have been reported in history since researchers explored the earthshaking activity, and these booms are taking place in the US most of the time</w:t>
      </w:r>
      <w:r w:rsidR="007B2E0B">
        <w:t xml:space="preserve"> at this particular area</w:t>
      </w:r>
      <w:r w:rsidRPr="00A82EFA">
        <w:t>. These booms create various physical impacts on people</w:t>
      </w:r>
      <w:r w:rsidR="007B2E0B">
        <w:t>,</w:t>
      </w:r>
      <w:r w:rsidRPr="00A82EFA">
        <w:t xml:space="preserve"> such as</w:t>
      </w:r>
      <w:r w:rsidR="007B2E0B">
        <w:t xml:space="preserve"> cultural noise is caused by this</w:t>
      </w:r>
      <w:r w:rsidRPr="00A82EFA">
        <w:t xml:space="preserve"> explosion. </w:t>
      </w:r>
    </w:p>
    <w:p w:rsidR="005A7846" w:rsidRDefault="005A7846" w:rsidP="005A7846">
      <w:pPr>
        <w:ind w:firstLine="0"/>
        <w:jc w:val="both"/>
      </w:pPr>
      <w:r>
        <w:tab/>
      </w:r>
      <w:r w:rsidRPr="00A82EFA">
        <w:t xml:space="preserve"> Nothing happens without a cause in the world. Likewise, there co</w:t>
      </w:r>
      <w:r w:rsidR="007B2E0B">
        <w:t xml:space="preserve">uld be numbers of causes of </w:t>
      </w:r>
      <w:r w:rsidRPr="00A82EFA">
        <w:t xml:space="preserve">eruption. Mostly </w:t>
      </w:r>
      <w:r w:rsidR="007B2E0B" w:rsidRPr="00A82EFA">
        <w:t>geologists</w:t>
      </w:r>
      <w:r w:rsidR="007B2E0B">
        <w:t xml:space="preserve"> claimed that molten rocks that </w:t>
      </w:r>
      <w:r w:rsidR="007B2E0B" w:rsidRPr="00A82EFA">
        <w:t>flows under the ground</w:t>
      </w:r>
      <w:r w:rsidR="007B2E0B">
        <w:t xml:space="preserve">, is one of </w:t>
      </w:r>
      <w:r w:rsidRPr="00A82EFA">
        <w:t>the primary cause</w:t>
      </w:r>
      <w:r w:rsidR="007B2E0B">
        <w:t>s</w:t>
      </w:r>
      <w:r w:rsidRPr="00A82EFA">
        <w:t xml:space="preserve"> of the volcanic eruption. Eruption is not at all a healthy activity; instead, it cas</w:t>
      </w:r>
      <w:r w:rsidR="007B2E0B">
        <w:t>ts</w:t>
      </w:r>
      <w:r w:rsidRPr="00A82EFA">
        <w:t xml:space="preserve"> adverse effects on life, and physical world, such as it destroys the homes, hospitals, institutes, etc. Change in the direction of lav</w:t>
      </w:r>
      <w:r w:rsidR="007B2E0B">
        <w:t xml:space="preserve">a, caused by eruption is even </w:t>
      </w:r>
      <w:r w:rsidRPr="00A82EFA">
        <w:t>sever matter that destroys</w:t>
      </w:r>
      <w:r w:rsidR="007B2E0B">
        <w:t xml:space="preserve"> things at large scale. C</w:t>
      </w:r>
      <w:r w:rsidRPr="00A82EFA">
        <w:t xml:space="preserve">ontinuous eruption may lead to the mixing of water and </w:t>
      </w:r>
      <w:r w:rsidR="007B2E0B" w:rsidRPr="00A82EFA">
        <w:t>lava</w:t>
      </w:r>
      <w:r w:rsidR="007B2E0B">
        <w:t xml:space="preserve"> that</w:t>
      </w:r>
      <w:r w:rsidRPr="00A82EFA">
        <w:t xml:space="preserve"> would cause an explosion. One of the most threatening damages ca</w:t>
      </w:r>
      <w:r w:rsidR="007B2E0B">
        <w:t xml:space="preserve">used by eruption is the raising </w:t>
      </w:r>
      <w:r w:rsidRPr="00A82EFA">
        <w:t xml:space="preserve">temperature </w:t>
      </w:r>
      <w:r w:rsidR="007B2E0B">
        <w:t>that is ultimately contributing in</w:t>
      </w:r>
      <w:r w:rsidRPr="00A82EFA">
        <w:t xml:space="preserve"> global</w:t>
      </w:r>
      <w:r w:rsidR="007B2E0B">
        <w:t xml:space="preserve"> warming. A volcanic eruption not only damages </w:t>
      </w:r>
      <w:r w:rsidRPr="00A82EFA">
        <w:t>ani</w:t>
      </w:r>
      <w:r w:rsidR="007B2E0B">
        <w:t>mals and humans but also casts</w:t>
      </w:r>
      <w:r w:rsidRPr="00A82EFA">
        <w:t xml:space="preserve"> drastic effects on </w:t>
      </w:r>
      <w:r w:rsidR="007B2E0B">
        <w:t xml:space="preserve">the overall </w:t>
      </w:r>
      <w:r w:rsidRPr="00A82EFA">
        <w:t xml:space="preserve">nature since ages.  </w:t>
      </w:r>
    </w:p>
    <w:p w:rsidR="005A7846" w:rsidRPr="00A82EFA" w:rsidRDefault="00626591" w:rsidP="005A7846">
      <w:pPr>
        <w:ind w:firstLine="0"/>
        <w:jc w:val="center"/>
      </w:pPr>
      <w:r>
        <w:rPr>
          <w:noProof/>
        </w:rPr>
        <w:lastRenderedPageBreak/>
        <w:drawing>
          <wp:inline distT="0" distB="0" distL="0" distR="0">
            <wp:extent cx="5010150" cy="262918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10150" cy="2629180"/>
                    </a:xfrm>
                    <a:prstGeom prst="rect">
                      <a:avLst/>
                    </a:prstGeom>
                    <a:noFill/>
                    <a:ln>
                      <a:noFill/>
                    </a:ln>
                  </pic:spPr>
                </pic:pic>
              </a:graphicData>
            </a:graphic>
          </wp:inline>
        </w:drawing>
      </w:r>
    </w:p>
    <w:p w:rsidR="005A7846" w:rsidRPr="00A82EFA" w:rsidRDefault="005A7846" w:rsidP="005A7846">
      <w:pPr>
        <w:ind w:firstLine="0"/>
        <w:jc w:val="both"/>
      </w:pPr>
      <w:r>
        <w:tab/>
      </w:r>
      <w:r w:rsidRPr="00A82EFA">
        <w:t xml:space="preserve"> Damages that it was causing in the past are still having same or even strong</w:t>
      </w:r>
      <w:r w:rsidR="007B2E0B">
        <w:t>er</w:t>
      </w:r>
      <w:r w:rsidRPr="00A82EFA">
        <w:t xml:space="preserve"> impact</w:t>
      </w:r>
      <w:r w:rsidR="007B2E0B">
        <w:t>s</w:t>
      </w:r>
      <w:r w:rsidRPr="00A82EFA">
        <w:t xml:space="preserve"> on the world, and geologists have predicted that its impact</w:t>
      </w:r>
      <w:r w:rsidR="007B2E0B">
        <w:t>s in the future are</w:t>
      </w:r>
      <w:r w:rsidRPr="00A82EFA">
        <w:t xml:space="preserve"> going to be drastic. According to a geological survey, the score of the future threat </w:t>
      </w:r>
      <w:r w:rsidR="007B2E0B">
        <w:t xml:space="preserve">to this area </w:t>
      </w:r>
      <w:r w:rsidRPr="00A82EFA">
        <w:t>is 263 a</w:t>
      </w:r>
      <w:r w:rsidR="007B2E0B">
        <w:t>nd lives are at the risk</w:t>
      </w:r>
      <w:r w:rsidRPr="00A82EFA">
        <w:t xml:space="preserve"> in this area. If talking about this particular area, it would not be wrong to say that not only lives are at great risk, but this eruption threatens the infrastructure as well. </w:t>
      </w:r>
    </w:p>
    <w:p w:rsidR="005A7846" w:rsidRPr="00A82EFA" w:rsidRDefault="005A7846" w:rsidP="005A7846">
      <w:pPr>
        <w:ind w:firstLine="0"/>
        <w:jc w:val="both"/>
      </w:pPr>
      <w:r w:rsidRPr="00A82EFA">
        <w:t xml:space="preserve"> Hawaii has become one of the fav</w:t>
      </w:r>
      <w:r w:rsidR="007B2E0B">
        <w:t xml:space="preserve">orite spots of tourists </w:t>
      </w:r>
      <w:r w:rsidRPr="00A82EFA">
        <w:t xml:space="preserve">as there would be no greater adventure than watching the </w:t>
      </w:r>
      <w:r w:rsidR="007B2E0B">
        <w:t>live volcanic eruption</w:t>
      </w:r>
      <w:r w:rsidRPr="00A82EFA">
        <w:t xml:space="preserve">. Just for watching </w:t>
      </w:r>
      <w:r w:rsidR="007B2E0B">
        <w:t xml:space="preserve">this </w:t>
      </w:r>
      <w:r w:rsidRPr="00A82EFA">
        <w:t>eruption, every year thousands of tourists visit this area</w:t>
      </w:r>
      <w:r>
        <w:t xml:space="preserve"> (</w:t>
      </w:r>
      <w:r w:rsidRPr="00A82EFA">
        <w:t>Hawaii’s latest volcano problem</w:t>
      </w:r>
      <w:r>
        <w:t>,2018)</w:t>
      </w:r>
      <w:r w:rsidR="007B2E0B">
        <w:t>. Naturally,</w:t>
      </w:r>
      <w:r w:rsidRPr="00A82EFA">
        <w:t xml:space="preserve"> eruption is not a safe thing, but here the s</w:t>
      </w:r>
      <w:r w:rsidR="007B2E0B">
        <w:t>cenario is a little different because</w:t>
      </w:r>
      <w:r w:rsidRPr="00A82EFA">
        <w:t xml:space="preserve"> the government is making a lot of money from this natural eruption</w:t>
      </w:r>
      <w:r w:rsidR="007B2E0B">
        <w:t xml:space="preserve"> that’s the only advantage of eruption</w:t>
      </w:r>
      <w:r w:rsidRPr="00A82EFA">
        <w:t>. This area has become a favorite place for the geologist, photographers, and adventure lovers. Being adventurous is quite okay but being smart would be like a cherry on the cake, so tourists should be careful about their safety first.</w:t>
      </w:r>
    </w:p>
    <w:p w:rsidR="005A7846" w:rsidRPr="00A82EFA" w:rsidRDefault="005A7846" w:rsidP="005A7846">
      <w:pPr>
        <w:ind w:firstLine="0"/>
        <w:jc w:val="both"/>
      </w:pPr>
      <w:r>
        <w:tab/>
      </w:r>
      <w:r w:rsidRPr="00A82EFA">
        <w:t xml:space="preserve"> Having an adventurous life is good, but at the same time, necessary measures should be taken for keeping the popul</w:t>
      </w:r>
      <w:r w:rsidR="007B2E0B">
        <w:t>ation away from this area. G</w:t>
      </w:r>
      <w:r w:rsidRPr="00A82EFA">
        <w:t xml:space="preserve">overnment should be ready for facing an </w:t>
      </w:r>
      <w:r w:rsidRPr="00A82EFA">
        <w:lastRenderedPageBreak/>
        <w:t xml:space="preserve">emergency as it is a sensitive </w:t>
      </w:r>
      <w:r w:rsidR="007B2E0B">
        <w:t xml:space="preserve">area. One of the main </w:t>
      </w:r>
      <w:r w:rsidRPr="00A82EFA">
        <w:t>things on w</w:t>
      </w:r>
      <w:r w:rsidR="007B2E0B">
        <w:t xml:space="preserve">hich the government should be </w:t>
      </w:r>
      <w:r w:rsidRPr="00A82EFA">
        <w:t>focus</w:t>
      </w:r>
      <w:r w:rsidR="007B2E0B">
        <w:t>ed</w:t>
      </w:r>
      <w:r w:rsidRPr="00A82EFA">
        <w:t xml:space="preserve"> is that</w:t>
      </w:r>
      <w:r w:rsidR="007B2E0B">
        <w:t>,</w:t>
      </w:r>
      <w:r w:rsidRPr="00A82EFA">
        <w:t xml:space="preserve"> infrastructural investment</w:t>
      </w:r>
      <w:r w:rsidR="00C36C28">
        <w:t xml:space="preserve"> should be discouraged near this area where eruption is unpredictable, as it could cause </w:t>
      </w:r>
      <w:r w:rsidRPr="00A82EFA">
        <w:t xml:space="preserve">significant loss to the investors. Not only investors are going to lose their money </w:t>
      </w:r>
      <w:r w:rsidR="00C36C28">
        <w:t xml:space="preserve">but </w:t>
      </w:r>
      <w:r w:rsidRPr="00A82EFA">
        <w:t>also many people could be at the risk of losing their lives any time in such an area.</w:t>
      </w:r>
    </w:p>
    <w:p w:rsidR="005A7846" w:rsidRPr="00A82EFA" w:rsidRDefault="005A7846" w:rsidP="005A7846">
      <w:pPr>
        <w:ind w:firstLine="0"/>
        <w:jc w:val="both"/>
        <w:rPr>
          <w:b/>
        </w:rPr>
      </w:pPr>
      <w:r w:rsidRPr="00A82EFA">
        <w:rPr>
          <w:b/>
        </w:rPr>
        <w:t xml:space="preserve">Conclusion: </w:t>
      </w:r>
    </w:p>
    <w:p w:rsidR="005A7846" w:rsidRDefault="005A7846" w:rsidP="005A7846">
      <w:pPr>
        <w:ind w:firstLine="0"/>
        <w:jc w:val="both"/>
      </w:pPr>
      <w:r>
        <w:tab/>
      </w:r>
      <w:r w:rsidRPr="00A82EFA">
        <w:t>Earthquake is a natural phenomenon that causes great disaster, an</w:t>
      </w:r>
      <w:r w:rsidR="00C36C28">
        <w:t xml:space="preserve">d as per the records, since </w:t>
      </w:r>
      <w:r w:rsidRPr="00A82EFA">
        <w:t>1820s, Kilauea vo</w:t>
      </w:r>
      <w:r w:rsidR="00C36C28">
        <w:t>lcano is making eruptions. E</w:t>
      </w:r>
      <w:r w:rsidRPr="00A82EFA">
        <w:t>xpl</w:t>
      </w:r>
      <w:r w:rsidR="00C36C28">
        <w:t>osion is causing greater danger</w:t>
      </w:r>
      <w:r w:rsidRPr="00A82EFA">
        <w:t xml:space="preserve"> to all types of life, and it's responsible for threatening the infrastructure as well. Firing and tsunami in this area are mainly because of t</w:t>
      </w:r>
      <w:r w:rsidR="00C36C28">
        <w:t>his eruption. Tourism is being</w:t>
      </w:r>
      <w:r w:rsidRPr="00A82EFA">
        <w:t xml:space="preserve"> promoted in this area, but at the same time, this fact should be kept in mind that eruption is an unpredictabl</w:t>
      </w:r>
      <w:r w:rsidR="00C36C28">
        <w:t>e process that can cause damage</w:t>
      </w:r>
      <w:r w:rsidRPr="00A82EFA">
        <w:t xml:space="preserve"> to the tourists. So</w:t>
      </w:r>
      <w:r w:rsidR="00C36C28">
        <w:t>,</w:t>
      </w:r>
      <w:r w:rsidRPr="00A82EFA">
        <w:t xml:space="preserve"> as a whole it could be concluded that tourists should learn safety measu</w:t>
      </w:r>
      <w:r w:rsidR="00C36C28">
        <w:t>res for keeping them safe. S</w:t>
      </w:r>
      <w:r w:rsidRPr="00A82EFA">
        <w:t xml:space="preserve">ecurity agencies should be given proper training for dealing </w:t>
      </w:r>
      <w:r w:rsidR="00C36C28">
        <w:t xml:space="preserve">with </w:t>
      </w:r>
      <w:r w:rsidRPr="00A82EFA">
        <w:t>an</w:t>
      </w:r>
      <w:r w:rsidR="00C36C28">
        <w:t>y unpredictable situation. G</w:t>
      </w:r>
      <w:r w:rsidRPr="00A82EFA">
        <w:t>ov</w:t>
      </w:r>
      <w:r w:rsidR="00C36C28">
        <w:t xml:space="preserve">ernment should take care of </w:t>
      </w:r>
      <w:r w:rsidR="00C36C28" w:rsidRPr="00A82EFA">
        <w:t>tourist’s</w:t>
      </w:r>
      <w:r w:rsidR="00C36C28" w:rsidRPr="00A82EFA">
        <w:t xml:space="preserve"> </w:t>
      </w:r>
      <w:r w:rsidR="00C36C28">
        <w:t>safety first that are</w:t>
      </w:r>
      <w:r w:rsidRPr="00A82EFA">
        <w:t xml:space="preserve"> coming for having an adventurous experience.</w:t>
      </w:r>
    </w:p>
    <w:p w:rsidR="005A7846" w:rsidRDefault="005A7846" w:rsidP="00C36C28">
      <w:pPr>
        <w:ind w:firstLine="0"/>
      </w:pPr>
    </w:p>
    <w:p w:rsidR="005A7846" w:rsidRPr="00A82EFA" w:rsidRDefault="00626591" w:rsidP="005A7846">
      <w:pPr>
        <w:ind w:firstLine="0"/>
        <w:jc w:val="center"/>
      </w:pPr>
      <w:r>
        <w:rPr>
          <w:noProof/>
        </w:rPr>
        <w:drawing>
          <wp:inline distT="0" distB="0" distL="0" distR="0">
            <wp:extent cx="3611715" cy="2461147"/>
            <wp:effectExtent l="0" t="0" r="8255"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19444" cy="2466414"/>
                    </a:xfrm>
                    <a:prstGeom prst="rect">
                      <a:avLst/>
                    </a:prstGeom>
                    <a:noFill/>
                    <a:ln>
                      <a:noFill/>
                    </a:ln>
                  </pic:spPr>
                </pic:pic>
              </a:graphicData>
            </a:graphic>
          </wp:inline>
        </w:drawing>
      </w:r>
    </w:p>
    <w:p w:rsidR="005A7846" w:rsidRPr="00A82EFA" w:rsidRDefault="005A7846" w:rsidP="005A7846">
      <w:pPr>
        <w:ind w:firstLine="0"/>
        <w:jc w:val="center"/>
      </w:pPr>
      <w:r w:rsidRPr="00A82EFA">
        <w:lastRenderedPageBreak/>
        <w:t>References</w:t>
      </w:r>
    </w:p>
    <w:p w:rsidR="005A7846" w:rsidRPr="00A82EFA" w:rsidRDefault="005A7846" w:rsidP="005A7846">
      <w:pPr>
        <w:ind w:firstLine="0"/>
      </w:pPr>
      <w:r w:rsidRPr="00A82EFA">
        <w:fldChar w:fldCharType="begin"/>
      </w:r>
      <w:r w:rsidRPr="00A82EFA">
        <w:instrText xml:space="preserve"> ADDIN ZOTERO_ITEM CSL_CITATION {"citationID":"a19glnov3a5","properties":{"formattedCitation":"(reddit, 2018)","plainCitation":"(reddit, 2018)"},"citationItems":[{"id":1281,"uris":["http://zotero.org/users/local/ccgWoSRn/items/LJLRAZCQ"],"uri":["http://zotero.org/users/local/ccgWoSRn/items/LJLRAZCQ"],"itemData":{"id":1281,"type":"webpage","title":"Hawaii's latest volcano problem: What to name the new Kilauea lava cone","container-title":"NZ Herald","abstract":"Volcanoes National Park has turned to the public to solve their latest seismic problem.","URL":"https://www.nzherald.co.nz/travel/news/article.cfm?c_id=7&amp;objectid=12174191","shortTitle":"Hawaii's latest volcano problem","language":"en_NZ","author":[{"family":"reddit","given":"AP Share via email Share on Facebook Share on Twitter Show more Bookmark this article Share on Facebook facebook Share on Twitter twitter Share via email email Share on LinkedIn linkedin Share on Google Plus google-plus Share on Whatsapp whatsapp Share on Pinterest pinterest Share on Reddit"}],"issued":{"date-parts":[["2018",12,10]]}}}],"schema":"https://github.com/citation-style-language/schema/raw/master/csl-citation.json"} </w:instrText>
      </w:r>
      <w:r w:rsidRPr="00A82EFA">
        <w:fldChar w:fldCharType="separate"/>
      </w:r>
      <w:r w:rsidRPr="00A82EFA">
        <w:t>(</w:t>
      </w:r>
      <w:proofErr w:type="spellStart"/>
      <w:proofErr w:type="gramStart"/>
      <w:r w:rsidRPr="00A82EFA">
        <w:t>reddit</w:t>
      </w:r>
      <w:proofErr w:type="spellEnd"/>
      <w:proofErr w:type="gramEnd"/>
      <w:r w:rsidRPr="00A82EFA">
        <w:t>, 2018)</w:t>
      </w:r>
      <w:r w:rsidRPr="00A82EFA">
        <w:fldChar w:fldCharType="end"/>
      </w:r>
    </w:p>
    <w:p w:rsidR="005A7846" w:rsidRPr="00A82EFA" w:rsidRDefault="005A7846" w:rsidP="005A7846">
      <w:pPr>
        <w:ind w:firstLine="0"/>
      </w:pPr>
      <w:r w:rsidRPr="00A82EFA">
        <w:fldChar w:fldCharType="begin"/>
      </w:r>
      <w:r w:rsidRPr="00A82EFA">
        <w:instrText xml:space="preserve"> ADDIN ZOTERO_ITEM CSL_CITATION {"citationID":"a18jhmdqcak","properties":{"formattedCitation":"{\\rtf (\\uc0\\u8220{}Hawaii\\uc0\\u8217{}s Kilauea eruption could last for years, geologists warn | US news | The Guardian,\\uc0\\u8221{} n.d.)}","plainCitation":"(“Hawaii’s Kilauea eruption could last for years, geologists warn | US news | The Guardian,” n.d.)"},"citationItems":[{"id":1278,"uris":["http://zotero.org/users/local/ccgWoSRn/items/WJAVCMDU"],"uri":["http://zotero.org/users/local/ccgWoSRn/items/WJAVCMDU"],"itemData":{"id":1278,"type":"webpage","title":"Hawaii's Kilauea eruption could last for years, geologists warn | US news | The Guardian","URL":"https://www.theguardian.com/us-news/2018/jul/24/hawaiis-kilauea-volcano-eruption-could-last-for-years-geologists-warn","accessed":{"date-parts":[["2019",2,2]]}}}],"schema":"https://github.com/citation-style-language/schema/raw/master/csl-citation.json"} </w:instrText>
      </w:r>
      <w:r w:rsidRPr="00A82EFA">
        <w:fldChar w:fldCharType="separate"/>
      </w:r>
      <w:r w:rsidRPr="00A82EFA">
        <w:t xml:space="preserve">(“Hawaii’s Kilauea eruption could last for years, geologists warn | US news | The Guardian,” </w:t>
      </w:r>
      <w:proofErr w:type="spellStart"/>
      <w:r w:rsidRPr="00A82EFA">
        <w:t>n.d.</w:t>
      </w:r>
      <w:proofErr w:type="spellEnd"/>
      <w:r w:rsidRPr="00A82EFA">
        <w:t>)</w:t>
      </w:r>
      <w:r w:rsidRPr="00A82EFA">
        <w:fldChar w:fldCharType="end"/>
      </w:r>
    </w:p>
    <w:p w:rsidR="005A7846" w:rsidRPr="00A82EFA" w:rsidRDefault="005A7846" w:rsidP="005A7846">
      <w:pPr>
        <w:ind w:firstLine="0"/>
      </w:pPr>
      <w:r w:rsidRPr="00A82EFA">
        <w:fldChar w:fldCharType="begin"/>
      </w:r>
      <w:r w:rsidRPr="00A82EFA">
        <w:instrText xml:space="preserve"> ADDIN ZOTERO_ITEM CSL_CITATION {"citationID":"a2d4cvd4p2s","properties":{"formattedCitation":"{\\rtf (\\uc0\\u8220{}The USGS Hawaiian Volcano Observatory Is A Trusted Source For The Kilauea Eruption,\\uc0\\u8221{} n.d.)}","plainCitation":"(“The USGS Hawaiian Volcano Observatory Is A Trusted Source For The Kilauea Eruption,” n.d.)"},"citationItems":[{"id":1283,"uris":["http://zotero.org/users/local/ccgWoSRn/items/K2P5XSQ8"],"uri":["http://zotero.org/users/local/ccgWoSRn/items/K2P5XSQ8"],"itemData":{"id":1283,"type":"webpage","title":"The USGS Hawaiian Volcano Observatory Is A Trusted Source For The Kilauea Eruption","URL":"https://www.forbes.com/sites/startswithabang/2018/05/24/the-usgs-hawaiian-volcano-observatory-is-a-trusted-source-for-the-kilauea-eruption/#1e18ab25e975","accessed":{"date-parts":[["2019",2,2]]}}}],"schema":"https://github.com/citation-style-language/schema/raw/master/csl-citation.json"} </w:instrText>
      </w:r>
      <w:r w:rsidRPr="00A82EFA">
        <w:fldChar w:fldCharType="separate"/>
      </w:r>
      <w:r w:rsidRPr="00A82EFA">
        <w:t xml:space="preserve">(“The USGS Hawaiian Volcano Observatory Is A Trusted Source For The Kilauea Eruption,” </w:t>
      </w:r>
      <w:proofErr w:type="spellStart"/>
      <w:r w:rsidRPr="00A82EFA">
        <w:t>n.d.</w:t>
      </w:r>
      <w:proofErr w:type="spellEnd"/>
      <w:r w:rsidRPr="00A82EFA">
        <w:t>)</w:t>
      </w:r>
      <w:r w:rsidRPr="00A82EFA">
        <w:fldChar w:fldCharType="end"/>
      </w:r>
    </w:p>
    <w:p w:rsidR="005A7846" w:rsidRPr="00A82EFA" w:rsidRDefault="005A7846" w:rsidP="005A7846">
      <w:pPr>
        <w:ind w:firstLine="0"/>
      </w:pPr>
      <w:r w:rsidRPr="00A82EFA">
        <w:fldChar w:fldCharType="begin"/>
      </w:r>
      <w:r w:rsidRPr="00A82EFA">
        <w:instrText xml:space="preserve"> ADDIN ZOTERO_ITEM CSL_CITATION {"citationID":"a1iup255o5u","properties":{"formattedCitation":"{\\rtf (\\uc0\\u8220{}Hawaii\\uc0\\u8217{}s latest volcano problem,\\uc0\\u8221{} 2018)}","plainCitation":"(“Hawaii’s latest volcano problem,” 2018)"},"citationItems":[{"id":1279,"uris":["http://zotero.org/users/local/ccgWoSRn/items/WQWAN93Q"],"uri":["http://zotero.org/users/local/ccgWoSRn/items/WQWAN93Q"],"itemData":{"id":1279,"type":"article-newspaper","title":"Hawaii's latest volcano problem: What to name the new Kilauea lava cone","section":"Travel","source":"www.nzherald.co.nz","abstract":"Volcanoes National Park has turned to the public to solve their latest seismic problem.","URL":"https://www.nzherald.co.nz/travel/news/article.cfm?c_id=7&amp;objectid=12174191","ISSN":"1170-0777","shortTitle":"Hawaii's latest volcano problem","language":"en-NZ","issued":{"date-parts":[["2018",12,10]]}}}],"schema":"https://github.com/citation-style-language/schema/raw/master/csl-citation.json"} </w:instrText>
      </w:r>
      <w:r w:rsidRPr="00A82EFA">
        <w:fldChar w:fldCharType="separate"/>
      </w:r>
      <w:r w:rsidRPr="00A82EFA">
        <w:t>(“Hawaii’s latest volcano problem,” 2018)</w:t>
      </w:r>
      <w:r w:rsidRPr="00A82EFA">
        <w:fldChar w:fldCharType="end"/>
      </w:r>
    </w:p>
    <w:p w:rsidR="005A7846" w:rsidRPr="00A82EFA" w:rsidRDefault="005A7846" w:rsidP="005A7846">
      <w:pPr>
        <w:pStyle w:val="Bibliography"/>
      </w:pPr>
      <w:r w:rsidRPr="00A82EFA">
        <w:fldChar w:fldCharType="begin"/>
      </w:r>
      <w:r w:rsidRPr="00A82EFA">
        <w:instrText xml:space="preserve"> ADDIN ZOTERO_BIBL {"custom":[]} CSL_BIBLIOGRAPHY </w:instrText>
      </w:r>
      <w:r w:rsidRPr="00A82EFA">
        <w:fldChar w:fldCharType="separate"/>
      </w:r>
      <w:r w:rsidRPr="00A82EFA">
        <w:t xml:space="preserve">Hawaii's Kilauea eruption could last for years, and geologists warn | US news | The Guardian. </w:t>
      </w:r>
      <w:proofErr w:type="gramStart"/>
      <w:r w:rsidRPr="00A82EFA">
        <w:t>(</w:t>
      </w:r>
      <w:proofErr w:type="spellStart"/>
      <w:r w:rsidRPr="00A82EFA">
        <w:t>n.d.</w:t>
      </w:r>
      <w:proofErr w:type="spellEnd"/>
      <w:r w:rsidRPr="00A82EFA">
        <w:t>).</w:t>
      </w:r>
      <w:proofErr w:type="gramEnd"/>
      <w:r w:rsidRPr="00A82EFA">
        <w:t xml:space="preserve"> Retrieved February 2, 2019, from https://www.theguardian.com/us-news/2018/jul/24/hawaiis-kilauea-volcano-eruption-could-last-for-years-geologists-warn</w:t>
      </w:r>
    </w:p>
    <w:p w:rsidR="005A7846" w:rsidRPr="00A82EFA" w:rsidRDefault="005A7846" w:rsidP="005A7846">
      <w:pPr>
        <w:pStyle w:val="Bibliography"/>
      </w:pPr>
      <w:r w:rsidRPr="00A82EFA">
        <w:t>Hawaii’s latest volcano problem: What to name the new Kilauea lava cone. (2018, December 10). Retrieved from https://www.nzherald.co.nz/travel/news/article.cfm?c_id=7&amp;objectid=12174191</w:t>
      </w:r>
    </w:p>
    <w:p w:rsidR="005A7846" w:rsidRPr="00A82EFA" w:rsidRDefault="005A7846" w:rsidP="005A7846">
      <w:pPr>
        <w:pStyle w:val="Bibliography"/>
      </w:pPr>
      <w:proofErr w:type="spellStart"/>
      <w:r w:rsidRPr="00A82EFA">
        <w:t>Reddit</w:t>
      </w:r>
      <w:proofErr w:type="spellEnd"/>
      <w:r w:rsidRPr="00A82EFA">
        <w:t xml:space="preserve">, A. S. via email S. on F. S. on T. S. more B. this article S. on F. </w:t>
      </w:r>
      <w:proofErr w:type="spellStart"/>
      <w:r w:rsidRPr="00A82EFA">
        <w:t>facebook</w:t>
      </w:r>
      <w:proofErr w:type="spellEnd"/>
      <w:r w:rsidRPr="00A82EFA">
        <w:t xml:space="preserve"> S. on T. twitter S. via email S. on L. </w:t>
      </w:r>
      <w:proofErr w:type="spellStart"/>
      <w:r w:rsidRPr="00A82EFA">
        <w:t>linkedin</w:t>
      </w:r>
      <w:proofErr w:type="spellEnd"/>
      <w:r w:rsidRPr="00A82EFA">
        <w:t xml:space="preserve"> S. on G. P. </w:t>
      </w:r>
      <w:proofErr w:type="spellStart"/>
      <w:r w:rsidRPr="00A82EFA">
        <w:t>google</w:t>
      </w:r>
      <w:proofErr w:type="spellEnd"/>
      <w:r w:rsidRPr="00A82EFA">
        <w:t xml:space="preserve">-plus S. on W. </w:t>
      </w:r>
      <w:proofErr w:type="spellStart"/>
      <w:r w:rsidRPr="00A82EFA">
        <w:t>whatsapp</w:t>
      </w:r>
      <w:proofErr w:type="spellEnd"/>
      <w:r w:rsidRPr="00A82EFA">
        <w:t xml:space="preserve"> S. on P. </w:t>
      </w:r>
      <w:proofErr w:type="spellStart"/>
      <w:r w:rsidRPr="00A82EFA">
        <w:t>pinterest</w:t>
      </w:r>
      <w:proofErr w:type="spellEnd"/>
      <w:r w:rsidRPr="00A82EFA">
        <w:t xml:space="preserve"> S. on R. (2018, December 10). Hawaii's latest volcano problem: What to name the new Kilauea lava cone. Retrieved from https://www.nzherald.co.nz/travel/news/article.cfm?c_id=7&amp;objectid=12174191</w:t>
      </w:r>
    </w:p>
    <w:p w:rsidR="005A7846" w:rsidRPr="00A82EFA" w:rsidRDefault="005A7846" w:rsidP="005A7846">
      <w:pPr>
        <w:pStyle w:val="Bibliography"/>
      </w:pPr>
      <w:r w:rsidRPr="00A82EFA">
        <w:t xml:space="preserve">The USGS Hawaiian Volcano Observatory Is A Trusted Source For The Kilauea Eruption. </w:t>
      </w:r>
      <w:proofErr w:type="gramStart"/>
      <w:r w:rsidRPr="00A82EFA">
        <w:t>(</w:t>
      </w:r>
      <w:proofErr w:type="spellStart"/>
      <w:r w:rsidRPr="00A82EFA">
        <w:t>n.d.</w:t>
      </w:r>
      <w:proofErr w:type="spellEnd"/>
      <w:r w:rsidRPr="00A82EFA">
        <w:t>).</w:t>
      </w:r>
      <w:proofErr w:type="gramEnd"/>
      <w:r w:rsidRPr="00A82EFA">
        <w:t xml:space="preserve"> Retrieved February 2, 2019, from https://www.forbes.com/sites/startswithabang/2018/05/24/the-usgs-hawaiian-volcano-observatory-is-a-trusted-source-for-the-kilauea-eruption/#1e18ab25e975</w:t>
      </w:r>
    </w:p>
    <w:p w:rsidR="002A2A03" w:rsidRDefault="005A7846" w:rsidP="00626591">
      <w:pPr>
        <w:ind w:firstLine="0"/>
      </w:pPr>
      <w:r w:rsidRPr="00A82EFA">
        <w:fldChar w:fldCharType="end"/>
      </w:r>
    </w:p>
    <w:sectPr w:rsidR="002A2A03">
      <w:headerReference w:type="even" r:id="rId11"/>
      <w:headerReference w:type="default" r:id="rId12"/>
      <w:headerReference w:type="first" r:id="rId13"/>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E5BAD" w:rsidRDefault="00FE5BAD">
      <w:pPr>
        <w:spacing w:line="240" w:lineRule="auto"/>
      </w:pPr>
      <w:r>
        <w:separator/>
      </w:r>
    </w:p>
  </w:endnote>
  <w:endnote w:type="continuationSeparator" w:id="0">
    <w:p w:rsidR="00FE5BAD" w:rsidRDefault="00FE5B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E5BAD" w:rsidRDefault="00FE5BAD">
      <w:pPr>
        <w:spacing w:line="240" w:lineRule="auto"/>
      </w:pPr>
      <w:r>
        <w:separator/>
      </w:r>
    </w:p>
  </w:footnote>
  <w:footnote w:type="continuationSeparator" w:id="0">
    <w:p w:rsidR="00FE5BAD" w:rsidRDefault="00FE5BA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36C28">
      <w:rPr>
        <w:rStyle w:val="PageNumber"/>
        <w:noProof/>
      </w:rPr>
      <w:t>6</w:t>
    </w:r>
    <w:r>
      <w:rPr>
        <w:rStyle w:val="PageNumber"/>
      </w:rPr>
      <w:fldChar w:fldCharType="end"/>
    </w:r>
  </w:p>
  <w:p w:rsidR="002A2A03" w:rsidRDefault="00626591" w:rsidP="00626591">
    <w:pPr>
      <w:ind w:right="360" w:firstLine="0"/>
    </w:pPr>
    <w:r>
      <w:t xml:space="preserve">  GEOLOGY </w:t>
    </w:r>
    <w:r w:rsidR="002A2A03">
      <w:tab/>
    </w:r>
    <w:r w:rsidR="002A2A03">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36C28">
      <w:rPr>
        <w:rStyle w:val="PageNumber"/>
        <w:noProof/>
      </w:rPr>
      <w:t>1</w:t>
    </w:r>
    <w:r>
      <w:rPr>
        <w:rStyle w:val="PageNumber"/>
      </w:rPr>
      <w:fldChar w:fldCharType="end"/>
    </w:r>
  </w:p>
  <w:p w:rsidR="002A2A03" w:rsidRDefault="002A2A03">
    <w:pPr>
      <w:ind w:right="360" w:firstLine="0"/>
    </w:pPr>
    <w:r>
      <w:t xml:space="preserve">Running head: </w:t>
    </w:r>
    <w:r w:rsidR="00DE0478">
      <w:t xml:space="preserve"> </w:t>
    </w:r>
    <w:r w:rsidR="00626591">
      <w:t xml:space="preserve">GEOLOGY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815004"/>
    <w:multiLevelType w:val="hybridMultilevel"/>
    <w:tmpl w:val="F72C0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184196C"/>
    <w:multiLevelType w:val="hybridMultilevel"/>
    <w:tmpl w:val="D7C8C5F8"/>
    <w:lvl w:ilvl="0" w:tplc="7DEC24A8">
      <w:start w:val="1"/>
      <w:numFmt w:val="bullet"/>
      <w:lvlText w:val=""/>
      <w:lvlJc w:val="left"/>
      <w:pPr>
        <w:ind w:left="720" w:hanging="360"/>
      </w:pPr>
      <w:rPr>
        <w:rFonts w:ascii="Symbol" w:hAnsi="Symbol" w:hint="default"/>
      </w:rPr>
    </w:lvl>
    <w:lvl w:ilvl="1" w:tplc="A8C417E8" w:tentative="1">
      <w:start w:val="1"/>
      <w:numFmt w:val="bullet"/>
      <w:lvlText w:val="o"/>
      <w:lvlJc w:val="left"/>
      <w:pPr>
        <w:ind w:left="1440" w:hanging="360"/>
      </w:pPr>
      <w:rPr>
        <w:rFonts w:ascii="Courier New" w:hAnsi="Courier New" w:cs="Courier New" w:hint="default"/>
      </w:rPr>
    </w:lvl>
    <w:lvl w:ilvl="2" w:tplc="8D8214F6" w:tentative="1">
      <w:start w:val="1"/>
      <w:numFmt w:val="bullet"/>
      <w:lvlText w:val=""/>
      <w:lvlJc w:val="left"/>
      <w:pPr>
        <w:ind w:left="2160" w:hanging="360"/>
      </w:pPr>
      <w:rPr>
        <w:rFonts w:ascii="Wingdings" w:hAnsi="Wingdings" w:hint="default"/>
      </w:rPr>
    </w:lvl>
    <w:lvl w:ilvl="3" w:tplc="A2867E62" w:tentative="1">
      <w:start w:val="1"/>
      <w:numFmt w:val="bullet"/>
      <w:lvlText w:val=""/>
      <w:lvlJc w:val="left"/>
      <w:pPr>
        <w:ind w:left="2880" w:hanging="360"/>
      </w:pPr>
      <w:rPr>
        <w:rFonts w:ascii="Symbol" w:hAnsi="Symbol" w:hint="default"/>
      </w:rPr>
    </w:lvl>
    <w:lvl w:ilvl="4" w:tplc="D898BB56" w:tentative="1">
      <w:start w:val="1"/>
      <w:numFmt w:val="bullet"/>
      <w:lvlText w:val="o"/>
      <w:lvlJc w:val="left"/>
      <w:pPr>
        <w:ind w:left="3600" w:hanging="360"/>
      </w:pPr>
      <w:rPr>
        <w:rFonts w:ascii="Courier New" w:hAnsi="Courier New" w:cs="Courier New" w:hint="default"/>
      </w:rPr>
    </w:lvl>
    <w:lvl w:ilvl="5" w:tplc="491283A8" w:tentative="1">
      <w:start w:val="1"/>
      <w:numFmt w:val="bullet"/>
      <w:lvlText w:val=""/>
      <w:lvlJc w:val="left"/>
      <w:pPr>
        <w:ind w:left="4320" w:hanging="360"/>
      </w:pPr>
      <w:rPr>
        <w:rFonts w:ascii="Wingdings" w:hAnsi="Wingdings" w:hint="default"/>
      </w:rPr>
    </w:lvl>
    <w:lvl w:ilvl="6" w:tplc="59BE62A8" w:tentative="1">
      <w:start w:val="1"/>
      <w:numFmt w:val="bullet"/>
      <w:lvlText w:val=""/>
      <w:lvlJc w:val="left"/>
      <w:pPr>
        <w:ind w:left="5040" w:hanging="360"/>
      </w:pPr>
      <w:rPr>
        <w:rFonts w:ascii="Symbol" w:hAnsi="Symbol" w:hint="default"/>
      </w:rPr>
    </w:lvl>
    <w:lvl w:ilvl="7" w:tplc="23EC76B6" w:tentative="1">
      <w:start w:val="1"/>
      <w:numFmt w:val="bullet"/>
      <w:lvlText w:val="o"/>
      <w:lvlJc w:val="left"/>
      <w:pPr>
        <w:ind w:left="5760" w:hanging="360"/>
      </w:pPr>
      <w:rPr>
        <w:rFonts w:ascii="Courier New" w:hAnsi="Courier New" w:cs="Courier New" w:hint="default"/>
      </w:rPr>
    </w:lvl>
    <w:lvl w:ilvl="8" w:tplc="851CE604"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29F0"/>
    <w:rsid w:val="0000793A"/>
    <w:rsid w:val="000B0A32"/>
    <w:rsid w:val="000E180E"/>
    <w:rsid w:val="0014695A"/>
    <w:rsid w:val="001A0A79"/>
    <w:rsid w:val="002A2A03"/>
    <w:rsid w:val="005A7846"/>
    <w:rsid w:val="00626591"/>
    <w:rsid w:val="0069666B"/>
    <w:rsid w:val="007B2E0B"/>
    <w:rsid w:val="009E23B5"/>
    <w:rsid w:val="00A62352"/>
    <w:rsid w:val="00A65869"/>
    <w:rsid w:val="00A75AD3"/>
    <w:rsid w:val="00A94E36"/>
    <w:rsid w:val="00C36C28"/>
    <w:rsid w:val="00C67138"/>
    <w:rsid w:val="00CC3F10"/>
    <w:rsid w:val="00CD6E77"/>
    <w:rsid w:val="00CF29F0"/>
    <w:rsid w:val="00DE0478"/>
    <w:rsid w:val="00FE5B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0E180E"/>
    <w:pPr>
      <w:spacing w:after="200" w:line="276" w:lineRule="auto"/>
      <w:ind w:left="720" w:firstLine="0"/>
      <w:contextualSpacing/>
    </w:pPr>
    <w:rPr>
      <w:rFonts w:ascii="Calibri" w:eastAsia="Calibri" w:hAnsi="Calibri"/>
      <w:sz w:val="22"/>
      <w:szCs w:val="22"/>
    </w:rPr>
  </w:style>
  <w:style w:type="paragraph" w:styleId="Bibliography">
    <w:name w:val="Bibliography"/>
    <w:basedOn w:val="Normal"/>
    <w:next w:val="Normal"/>
    <w:uiPriority w:val="37"/>
    <w:semiHidden/>
    <w:unhideWhenUsed/>
    <w:rsid w:val="005A7846"/>
  </w:style>
  <w:style w:type="paragraph" w:styleId="BalloonText">
    <w:name w:val="Balloon Text"/>
    <w:basedOn w:val="Normal"/>
    <w:link w:val="BalloonTextChar"/>
    <w:uiPriority w:val="99"/>
    <w:semiHidden/>
    <w:unhideWhenUsed/>
    <w:rsid w:val="00A6586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5869"/>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0E180E"/>
    <w:pPr>
      <w:spacing w:after="200" w:line="276" w:lineRule="auto"/>
      <w:ind w:left="720" w:firstLine="0"/>
      <w:contextualSpacing/>
    </w:pPr>
    <w:rPr>
      <w:rFonts w:ascii="Calibri" w:eastAsia="Calibri" w:hAnsi="Calibri"/>
      <w:sz w:val="22"/>
      <w:szCs w:val="22"/>
    </w:rPr>
  </w:style>
  <w:style w:type="paragraph" w:styleId="Bibliography">
    <w:name w:val="Bibliography"/>
    <w:basedOn w:val="Normal"/>
    <w:next w:val="Normal"/>
    <w:uiPriority w:val="37"/>
    <w:semiHidden/>
    <w:unhideWhenUsed/>
    <w:rsid w:val="005A7846"/>
  </w:style>
  <w:style w:type="paragraph" w:styleId="BalloonText">
    <w:name w:val="Balloon Text"/>
    <w:basedOn w:val="Normal"/>
    <w:link w:val="BalloonTextChar"/>
    <w:uiPriority w:val="99"/>
    <w:semiHidden/>
    <w:unhideWhenUsed/>
    <w:rsid w:val="00A6586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586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gi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1654</Words>
  <Characters>9434</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1066</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Tehmina Yousaf</cp:lastModifiedBy>
  <cp:revision>2</cp:revision>
  <dcterms:created xsi:type="dcterms:W3CDTF">2019-02-21T14:36:00Z</dcterms:created>
  <dcterms:modified xsi:type="dcterms:W3CDTF">2019-02-21T14:36:00Z</dcterms:modified>
</cp:coreProperties>
</file>